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val="sv-SE"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commentRangeStart w:id="0"/>
      <w:commentRangeStart w:id="1"/>
      <w:r w:rsidRPr="006A5509">
        <w:t>Reviewers</w:t>
      </w:r>
      <w:r w:rsidR="000756FB" w:rsidRPr="006A5509">
        <w:t xml:space="preserve"> </w:t>
      </w:r>
      <w:commentRangeEnd w:id="0"/>
      <w:r w:rsidR="00CE7404">
        <w:rPr>
          <w:rStyle w:val="CommentReference"/>
        </w:rPr>
        <w:commentReference w:id="0"/>
      </w:r>
      <w:commentRangeEnd w:id="1"/>
      <w:r w:rsidR="005C45E4">
        <w:rPr>
          <w:rStyle w:val="CommentReference"/>
        </w:rPr>
        <w:commentReference w:id="1"/>
      </w:r>
      <w:r w:rsidR="000756FB" w:rsidRPr="006A5509">
        <w:t>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>van Denderen</w:t>
      </w:r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Gretta Pecl</w:t>
      </w:r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  <w:rPr>
          <w:ins w:id="2" w:author="Max Lindmark" w:date="2020-11-24T14:07:00Z"/>
        </w:rPr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  <w:rPr>
          <w:ins w:id="3" w:author="Max Lindmark" w:date="2020-11-24T14:07:00Z"/>
        </w:rPr>
      </w:pPr>
      <w:ins w:id="4" w:author="Max Lindmark" w:date="2020-11-24T14:07:00Z">
        <w:r w:rsidRPr="00F878AD">
          <w:rPr>
            <w:lang w:val="sv-SE"/>
          </w:rPr>
          <w:t>Ray Huey</w:t>
        </w:r>
      </w:ins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r w:rsidRPr="00EC0AF9">
        <w:t>Sjannie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>Diego Barneche</w:t>
      </w:r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44B9E07B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since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655296" w:rsidRPr="00361FEE">
        <w:rPr>
          <w:lang w:val="en-GB"/>
        </w:rPr>
        <w:t xml:space="preserve">and </w:t>
      </w:r>
      <w:commentRangeStart w:id="5"/>
      <w:commentRangeStart w:id="6"/>
      <w:r w:rsidR="00EB49C1" w:rsidRPr="00361FEE">
        <w:rPr>
          <w:lang w:val="en-GB"/>
        </w:rPr>
        <w:t xml:space="preserve">thus </w:t>
      </w:r>
      <w:del w:id="7" w:author="Max Lindmark" w:date="2020-11-24T13:59:00Z">
        <w:r w:rsidR="00EB49C1" w:rsidRPr="00361FEE" w:rsidDel="00361FEE">
          <w:rPr>
            <w:lang w:val="en-GB"/>
          </w:rPr>
          <w:delText xml:space="preserve">likely </w:delText>
        </w:r>
      </w:del>
      <w:ins w:id="8" w:author="Max Lindmark" w:date="2020-11-24T13:59:00Z">
        <w:r w:rsidR="00361FEE">
          <w:rPr>
            <w:lang w:val="en-GB"/>
          </w:rPr>
          <w:t xml:space="preserve">may be </w:t>
        </w:r>
      </w:ins>
      <w:ins w:id="9" w:author="Max Lindmark" w:date="2020-11-24T14:00:00Z">
        <w:r w:rsidR="00361FEE">
          <w:rPr>
            <w:lang w:val="en-GB"/>
          </w:rPr>
          <w:t xml:space="preserve">best represented by </w:t>
        </w:r>
      </w:ins>
      <w:del w:id="10" w:author="Max Lindmark" w:date="2020-11-24T14:00:00Z">
        <w:r w:rsidR="00EB49C1" w:rsidRPr="00361FEE" w:rsidDel="00361FEE">
          <w:rPr>
            <w:lang w:val="en-GB"/>
          </w:rPr>
          <w:delText xml:space="preserve">are </w:delText>
        </w:r>
        <w:r w:rsidR="00F66C44" w:rsidRPr="00361FEE" w:rsidDel="00361FEE">
          <w:rPr>
            <w:lang w:val="en-GB"/>
          </w:rPr>
          <w:delText>accurately</w:delText>
        </w:r>
        <w:r w:rsidR="00D278BF" w:rsidRPr="00361FEE" w:rsidDel="00361FEE">
          <w:rPr>
            <w:lang w:val="en-GB"/>
          </w:rPr>
          <w:delText xml:space="preserve"> represented by </w:delText>
        </w:r>
      </w:del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commentRangeEnd w:id="5"/>
      <w:r w:rsidR="00866484">
        <w:rPr>
          <w:rStyle w:val="CommentReference"/>
        </w:rPr>
        <w:commentReference w:id="5"/>
      </w:r>
      <w:commentRangeEnd w:id="6"/>
      <w:r w:rsidR="00925BEE">
        <w:rPr>
          <w:rStyle w:val="CommentReference"/>
        </w:rPr>
        <w:commentReference w:id="6"/>
      </w:r>
      <w:r w:rsidR="00BB71A3" w:rsidRPr="00361FEE">
        <w:rPr>
          <w:lang w:val="en-GB"/>
        </w:rPr>
        <w:t xml:space="preserve">. </w:t>
      </w:r>
      <w:commentRangeStart w:id="11"/>
      <w:commentRangeStart w:id="12"/>
      <w:r w:rsidR="005954EC" w:rsidRPr="00361FEE">
        <w:rPr>
          <w:lang w:val="en-GB"/>
        </w:rPr>
        <w:t xml:space="preserve">However, </w:t>
      </w:r>
      <w:r w:rsidR="00563ABD" w:rsidRPr="00361FEE">
        <w:rPr>
          <w:lang w:val="en-GB"/>
        </w:rPr>
        <w:t>intr</w:t>
      </w:r>
      <w:r w:rsidR="00203AAF" w:rsidRPr="00361FEE">
        <w:rPr>
          <w:lang w:val="en-GB"/>
        </w:rPr>
        <w:t>a</w:t>
      </w:r>
      <w:r w:rsidR="00563ABD" w:rsidRPr="00361FEE">
        <w:rPr>
          <w:lang w:val="en-GB"/>
        </w:rPr>
        <w:t xml:space="preserve">specific </w:t>
      </w:r>
      <w:r w:rsidR="00C77D7B" w:rsidRPr="00361FEE">
        <w:rPr>
          <w:lang w:val="en-GB"/>
        </w:rPr>
        <w:t>estimates</w:t>
      </w:r>
      <w:r w:rsidR="00203AAF" w:rsidRPr="00361FEE">
        <w:rPr>
          <w:lang w:val="en-GB"/>
        </w:rPr>
        <w:t xml:space="preserve"> are surprisingly rare in the literature</w:t>
      </w:r>
      <w:del w:id="13" w:author="Jan Ohlberger" w:date="2020-11-09T14:46:00Z">
        <w:r w:rsidR="00203AAF" w:rsidRPr="00361FEE" w:rsidDel="00A83C3D">
          <w:rPr>
            <w:lang w:val="en-GB"/>
          </w:rPr>
          <w:delText>s</w:delText>
        </w:r>
      </w:del>
      <w:del w:id="14" w:author="Max Lindmark" w:date="2020-11-24T14:01:00Z">
        <w:r w:rsidR="00203AAF" w:rsidRPr="00361FEE" w:rsidDel="00332538">
          <w:rPr>
            <w:lang w:val="en-GB"/>
          </w:rPr>
          <w:delText xml:space="preserve">, </w:delText>
        </w:r>
        <w:r w:rsidR="009119A8" w:rsidRPr="00361FEE" w:rsidDel="00332538">
          <w:rPr>
            <w:lang w:val="en-GB"/>
          </w:rPr>
          <w:delText xml:space="preserve">in particular </w:delText>
        </w:r>
        <w:r w:rsidR="00686D89" w:rsidRPr="00361FEE" w:rsidDel="00332538">
          <w:rPr>
            <w:lang w:val="en-GB"/>
          </w:rPr>
          <w:delText xml:space="preserve">average </w:delText>
        </w:r>
        <w:r w:rsidR="0095088E" w:rsidRPr="00361FEE" w:rsidDel="00332538">
          <w:rPr>
            <w:lang w:val="en-GB"/>
          </w:rPr>
          <w:delText xml:space="preserve">intraspecific estimates </w:delText>
        </w:r>
        <w:r w:rsidR="0095088E" w:rsidRPr="00361FEE" w:rsidDel="00332538">
          <w:rPr>
            <w:i/>
            <w:iCs/>
            <w:lang w:val="en-GB"/>
          </w:rPr>
          <w:delText>across</w:delText>
        </w:r>
        <w:r w:rsidR="0095088E" w:rsidRPr="00361FEE" w:rsidDel="00332538">
          <w:rPr>
            <w:lang w:val="en-GB"/>
          </w:rPr>
          <w:delText xml:space="preserve"> species</w:delText>
        </w:r>
        <w:r w:rsidR="00B0327F" w:rsidRPr="00361FEE" w:rsidDel="00332538">
          <w:rPr>
            <w:lang w:val="en-GB"/>
          </w:rPr>
          <w:delText>, which are needed for making general predictions</w:delText>
        </w:r>
      </w:del>
      <w:r w:rsidR="00B0327F" w:rsidRPr="00361FEE">
        <w:rPr>
          <w:lang w:val="en-GB"/>
        </w:rPr>
        <w:t>.</w:t>
      </w:r>
      <w:commentRangeEnd w:id="11"/>
      <w:r w:rsidR="00D01B0B">
        <w:rPr>
          <w:rStyle w:val="CommentReference"/>
        </w:rPr>
        <w:commentReference w:id="11"/>
      </w:r>
      <w:commentRangeEnd w:id="12"/>
      <w:r w:rsidR="00282B8F">
        <w:rPr>
          <w:rStyle w:val="CommentReference"/>
        </w:rPr>
        <w:commentReference w:id="12"/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3CDE8BD4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aim to overcome </w:t>
      </w:r>
      <w:r w:rsidR="00E82744" w:rsidRPr="00361FEE">
        <w:rPr>
          <w:lang w:val="en-GB"/>
        </w:rPr>
        <w:t xml:space="preserve">this </w:t>
      </w:r>
      <w:r w:rsidR="0020601C" w:rsidRPr="00361FEE">
        <w:rPr>
          <w:lang w:val="en-GB"/>
        </w:rPr>
        <w:t xml:space="preserve">by first </w:t>
      </w:r>
      <w:ins w:id="15" w:author="Max Lindmark" w:date="2020-12-01T14:59:00Z">
        <w:r w:rsidR="00B027F2">
          <w:rPr>
            <w:lang w:val="en-GB"/>
          </w:rPr>
          <w:t xml:space="preserve">systematically </w:t>
        </w:r>
      </w:ins>
      <w:r w:rsidR="00A87987" w:rsidRPr="00361FEE">
        <w:rPr>
          <w:lang w:val="en-GB"/>
        </w:rPr>
        <w:t xml:space="preserve">collating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using a standardized literature search</w:t>
      </w:r>
      <w:r w:rsidR="009231AB" w:rsidRPr="00361FEE">
        <w:rPr>
          <w:lang w:val="en-GB"/>
        </w:rPr>
        <w:t xml:space="preserve"> (</w:t>
      </w:r>
      <w:r w:rsidR="009231AB">
        <w:rPr>
          <w:rFonts w:eastAsiaTheme="minorEastAsia"/>
          <w:lang w:val="en-GB"/>
        </w:rPr>
        <w:t>total n=3672 from 59 studies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y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e of these 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>by accounting for variation across species.</w:t>
      </w:r>
      <w:r w:rsidR="00DD520B" w:rsidRPr="00361FEE">
        <w:rPr>
          <w:lang w:val="en-GB"/>
        </w:rPr>
        <w:t xml:space="preserve"> Lastly,</w:t>
      </w:r>
      <w:r w:rsidR="000A1DA6" w:rsidRPr="00361FEE">
        <w:rPr>
          <w:lang w:val="en-GB"/>
        </w:rPr>
        <w:t xml:space="preserve"> </w:t>
      </w:r>
      <w:r w:rsidR="004A679F" w:rsidRPr="00361FEE">
        <w:rPr>
          <w:lang w:val="en-GB"/>
        </w:rPr>
        <w:t xml:space="preserve">we </w:t>
      </w:r>
      <w:r w:rsidR="00DA7F21" w:rsidRPr="00361FEE">
        <w:rPr>
          <w:lang w:val="en-GB"/>
        </w:rPr>
        <w:t>investigate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055E2B" w:rsidRPr="00361FEE">
        <w:rPr>
          <w:lang w:val="en-GB"/>
        </w:rPr>
        <w:t xml:space="preserve">fish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2DD890FE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commentRangeStart w:id="16"/>
      <w:del w:id="17" w:author="Max Lindmark" w:date="2020-11-24T14:09:00Z">
        <w:r w:rsidR="00FD72A8" w:rsidRPr="00361FEE" w:rsidDel="009F1D97">
          <w:rPr>
            <w:lang w:val="en-GB"/>
          </w:rPr>
          <w:delText xml:space="preserve">This </w:delText>
        </w:r>
      </w:del>
      <w:ins w:id="18" w:author="Max Lindmark" w:date="2020-11-24T14:09:00Z">
        <w:r w:rsidR="009F1D97" w:rsidRPr="00361FEE">
          <w:rPr>
            <w:lang w:val="en-GB"/>
          </w:rPr>
          <w:t>Th</w:t>
        </w:r>
        <w:r w:rsidR="009F1D97">
          <w:rPr>
            <w:lang w:val="en-GB"/>
          </w:rPr>
          <w:t>ese two criteria</w:t>
        </w:r>
        <w:commentRangeEnd w:id="16"/>
        <w:r w:rsidR="001F0348">
          <w:rPr>
            <w:rStyle w:val="CommentReference"/>
          </w:rPr>
          <w:commentReference w:id="16"/>
        </w:r>
        <w:r w:rsidR="009F1D97" w:rsidRPr="00361FEE">
          <w:rPr>
            <w:lang w:val="en-GB"/>
          </w:rPr>
          <w:t xml:space="preserve"> </w:t>
        </w:r>
      </w:ins>
      <w:r w:rsidR="00FD72A8" w:rsidRPr="00361FEE">
        <w:rPr>
          <w:lang w:val="en-GB"/>
        </w:rPr>
        <w:t>lead</w:t>
      </w:r>
      <w:del w:id="19" w:author="Max Lindmark" w:date="2020-11-24T14:09:00Z">
        <w:r w:rsidR="00FD72A8" w:rsidRPr="00361FEE" w:rsidDel="009F1D97">
          <w:rPr>
            <w:lang w:val="en-GB"/>
          </w:rPr>
          <w:delText>s</w:delText>
        </w:r>
      </w:del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collating 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0D20E7" w:rsidRPr="00361FEE">
        <w:rPr>
          <w:lang w:val="en-GB"/>
        </w:rPr>
        <w:t>corroborate</w:t>
      </w:r>
      <w:r w:rsidR="00D62120" w:rsidRPr="00361FEE">
        <w:rPr>
          <w:lang w:val="en-GB"/>
        </w:rPr>
        <w:t xml:space="preserve"> </w:t>
      </w:r>
      <w:r w:rsidR="00352C43" w:rsidRPr="00361FEE">
        <w:rPr>
          <w:lang w:val="en-GB"/>
        </w:rPr>
        <w:t>that optimum growth temperatures 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ins w:id="20" w:author="Max Lindmark" w:date="2020-12-01T15:02:00Z">
        <w:r>
          <w:rPr>
            <w:lang w:val="en-GB"/>
          </w:rPr>
          <w:tab/>
        </w:r>
      </w:ins>
    </w:p>
    <w:p w14:paraId="54646B3D" w14:textId="6267AE33" w:rsidR="002B6843" w:rsidRPr="00361FEE" w:rsidRDefault="003158B4" w:rsidP="00CE31EE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Therefore, we </w:t>
      </w:r>
      <w:r w:rsidRPr="00361FEE">
        <w:rPr>
          <w:rFonts w:cstheme="minorHAnsi"/>
          <w:lang w:val="en-GB"/>
        </w:rPr>
        <w:t xml:space="preserve">believe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del w:id="21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physiological </w:delText>
        </w:r>
      </w:del>
      <w:ins w:id="22" w:author="Max Lindmark" w:date="2020-12-01T14:59:00Z">
        <w:r w:rsidR="00A52302">
          <w:rPr>
            <w:rFonts w:cstheme="minorHAnsi"/>
            <w:lang w:val="en-GB"/>
          </w:rPr>
          <w:t xml:space="preserve">consumption, metabolism and </w:t>
        </w:r>
        <w:r w:rsidR="0097229C">
          <w:rPr>
            <w:rFonts w:cstheme="minorHAnsi"/>
            <w:lang w:val="en-GB"/>
          </w:rPr>
          <w:t xml:space="preserve">growth </w:t>
        </w:r>
      </w:ins>
      <w:del w:id="23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rates and </w:delText>
        </w:r>
        <w:r w:rsidR="00904D52" w:rsidRPr="00361FEE" w:rsidDel="00A52302">
          <w:rPr>
            <w:rFonts w:cstheme="minorHAnsi"/>
            <w:lang w:val="en-GB"/>
          </w:rPr>
          <w:delText>body</w:delText>
        </w:r>
        <w:r w:rsidR="00F32239" w:rsidRPr="00361FEE" w:rsidDel="00A52302">
          <w:rPr>
            <w:rFonts w:cstheme="minorHAnsi"/>
            <w:lang w:val="en-GB"/>
          </w:rPr>
          <w:delText xml:space="preserve"> growth </w:delText>
        </w:r>
      </w:del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del w:id="24" w:author="Max Lindmark" w:date="2020-12-01T15:00:00Z">
        <w:r w:rsidR="001B0084" w:rsidRPr="00361FEE" w:rsidDel="00FB08CC">
          <w:rPr>
            <w:lang w:val="en-GB"/>
          </w:rPr>
          <w:delText>We also</w:delText>
        </w:r>
        <w:r w:rsidR="000A7AF2" w:rsidRPr="00361FEE" w:rsidDel="00FB08CC">
          <w:rPr>
            <w:lang w:val="en-GB"/>
          </w:rPr>
          <w:delText xml:space="preserve"> </w:delText>
        </w:r>
      </w:del>
      <w:del w:id="25" w:author="Max Lindmark" w:date="2020-11-24T14:14:00Z">
        <w:r w:rsidR="00802038" w:rsidRPr="00361FEE" w:rsidDel="00C375B4">
          <w:rPr>
            <w:lang w:val="en-GB"/>
          </w:rPr>
          <w:delText xml:space="preserve">clearly </w:delText>
        </w:r>
      </w:del>
      <w:del w:id="26" w:author="Max Lindmark" w:date="2020-12-01T15:00:00Z">
        <w:r w:rsidR="00802038" w:rsidRPr="00361FEE" w:rsidDel="00FB08CC">
          <w:rPr>
            <w:lang w:val="en-GB"/>
          </w:rPr>
          <w:delText xml:space="preserve">identify </w:delText>
        </w:r>
        <w:r w:rsidR="00A0198F" w:rsidRPr="00361FEE" w:rsidDel="00FB08CC">
          <w:rPr>
            <w:lang w:val="en-GB"/>
          </w:rPr>
          <w:delText xml:space="preserve">deviations from </w:delText>
        </w:r>
        <w:r w:rsidR="009F6AE8" w:rsidRPr="00361FEE" w:rsidDel="00FB08CC">
          <w:rPr>
            <w:lang w:val="en-GB"/>
          </w:rPr>
          <w:delText xml:space="preserve">general </w:delText>
        </w:r>
        <w:r w:rsidR="00FB190E" w:rsidRPr="00361FEE" w:rsidDel="00FB08CC">
          <w:rPr>
            <w:lang w:val="en-GB"/>
          </w:rPr>
          <w:delText>metabolic scaling theories</w:delText>
        </w:r>
        <w:r w:rsidR="003A74AC" w:rsidRPr="00361FEE" w:rsidDel="00FB08CC">
          <w:rPr>
            <w:lang w:val="en-GB"/>
          </w:rPr>
          <w:delText xml:space="preserve"> at the within-species level</w:delText>
        </w:r>
      </w:del>
      <w:ins w:id="27" w:author="Max Lindmark" w:date="2020-12-01T15:02:00Z">
        <w:r w:rsidR="0029616D">
          <w:rPr>
            <w:lang w:val="en-GB"/>
          </w:rPr>
          <w:t>O</w:t>
        </w:r>
      </w:ins>
      <w:ins w:id="28" w:author="Max Lindmark" w:date="2020-12-01T15:01:00Z">
        <w:r w:rsidR="00B50472">
          <w:rPr>
            <w:lang w:val="en-GB"/>
          </w:rPr>
          <w:t xml:space="preserve">ur findings </w:t>
        </w:r>
        <w:r w:rsidR="00936A5A">
          <w:rPr>
            <w:lang w:val="en-GB"/>
          </w:rPr>
          <w:t xml:space="preserve">contribute to </w:t>
        </w:r>
        <w:r w:rsidR="00737560">
          <w:rPr>
            <w:lang w:val="en-GB"/>
          </w:rPr>
          <w:t xml:space="preserve">an </w:t>
        </w:r>
        <w:r w:rsidR="00936A5A">
          <w:rPr>
            <w:lang w:val="en-GB"/>
          </w:rPr>
          <w:t>understand</w:t>
        </w:r>
        <w:r w:rsidR="00737560">
          <w:rPr>
            <w:lang w:val="en-GB"/>
          </w:rPr>
          <w:t>ing of th</w:t>
        </w:r>
        <w:r w:rsidR="00FA0F28">
          <w:rPr>
            <w:lang w:val="en-GB"/>
          </w:rPr>
          <w:t>e</w:t>
        </w:r>
        <w:r w:rsidR="00737560">
          <w:rPr>
            <w:lang w:val="en-GB"/>
          </w:rPr>
          <w:t xml:space="preserve"> bioenergetic basis </w:t>
        </w:r>
      </w:ins>
      <w:ins w:id="29" w:author="Max Lindmark" w:date="2020-12-01T15:02:00Z">
        <w:r w:rsidR="00F2416F">
          <w:rPr>
            <w:lang w:val="en-GB"/>
          </w:rPr>
          <w:t xml:space="preserve">for </w:t>
        </w:r>
      </w:ins>
      <w:ins w:id="30" w:author="Max Lindmark" w:date="2020-12-01T15:01:00Z">
        <w:r w:rsidR="00936A5A">
          <w:rPr>
            <w:lang w:val="en-GB"/>
          </w:rPr>
          <w:t xml:space="preserve">the temperature-size </w:t>
        </w:r>
      </w:ins>
      <w:ins w:id="31" w:author="Max Lindmark" w:date="2020-12-01T15:02:00Z">
        <w:r w:rsidR="00082605">
          <w:rPr>
            <w:lang w:val="en-GB"/>
          </w:rPr>
          <w:t>rule</w:t>
        </w:r>
        <w:r w:rsidR="005A2837">
          <w:rPr>
            <w:lang w:val="en-GB"/>
          </w:rPr>
          <w:t xml:space="preserve"> and the predicted shrinking of large individuals with climate warming. They can also </w:t>
        </w:r>
      </w:ins>
      <w:ins w:id="32" w:author="Max Lindmark" w:date="2020-11-24T14:16:00Z">
        <w:r w:rsidR="00D15187">
          <w:rPr>
            <w:lang w:val="en-GB"/>
          </w:rPr>
          <w:t xml:space="preserve">improve </w:t>
        </w:r>
      </w:ins>
      <w:ins w:id="33" w:author="Max Lindmark" w:date="2020-11-24T14:18:00Z">
        <w:r w:rsidR="00503F93">
          <w:rPr>
            <w:lang w:val="en-GB"/>
          </w:rPr>
          <w:t xml:space="preserve">estimations of </w:t>
        </w:r>
        <w:r w:rsidR="00DB399A">
          <w:rPr>
            <w:lang w:val="en-GB"/>
          </w:rPr>
          <w:t>energy transfer</w:t>
        </w:r>
        <w:r w:rsidR="00054B5A">
          <w:rPr>
            <w:lang w:val="en-GB"/>
          </w:rPr>
          <w:t xml:space="preserve"> across </w:t>
        </w:r>
      </w:ins>
      <w:ins w:id="34" w:author="Max Lindmark" w:date="2020-11-24T14:19:00Z">
        <w:r w:rsidR="00054B5A">
          <w:rPr>
            <w:lang w:val="en-GB"/>
          </w:rPr>
          <w:t>trophic levels</w:t>
        </w:r>
      </w:ins>
      <w:ins w:id="35" w:author="Max Lindmark" w:date="2020-11-24T14:18:00Z">
        <w:r w:rsidR="00DB399A">
          <w:rPr>
            <w:lang w:val="en-GB"/>
          </w:rPr>
          <w:t xml:space="preserve"> and </w:t>
        </w:r>
        <w:r w:rsidR="00131A21">
          <w:rPr>
            <w:lang w:val="en-GB"/>
          </w:rPr>
          <w:t xml:space="preserve">rates of </w:t>
        </w:r>
      </w:ins>
      <w:ins w:id="36" w:author="Max Lindmark" w:date="2020-11-24T14:13:00Z">
        <w:r w:rsidR="00B70242">
          <w:rPr>
            <w:lang w:val="en-GB"/>
          </w:rPr>
          <w:t>biomass production</w:t>
        </w:r>
      </w:ins>
      <w:ins w:id="37" w:author="Max Lindmark" w:date="2020-11-24T14:18:00Z">
        <w:r w:rsidR="004B2811">
          <w:rPr>
            <w:lang w:val="en-GB"/>
          </w:rPr>
          <w:t xml:space="preserve">, </w:t>
        </w:r>
      </w:ins>
      <w:ins w:id="38" w:author="Max Lindmark" w:date="2020-11-24T14:17:00Z">
        <w:r w:rsidR="002707D1">
          <w:rPr>
            <w:lang w:val="en-GB"/>
          </w:rPr>
          <w:t xml:space="preserve">by </w:t>
        </w:r>
      </w:ins>
      <w:ins w:id="39" w:author="Max Lindmark" w:date="2020-11-24T14:19:00Z">
        <w:r w:rsidR="00A6103C">
          <w:rPr>
            <w:lang w:val="en-GB"/>
          </w:rPr>
          <w:t xml:space="preserve">acknowledging </w:t>
        </w:r>
        <w:r w:rsidR="004F6789">
          <w:rPr>
            <w:lang w:val="en-GB"/>
          </w:rPr>
          <w:t xml:space="preserve">the </w:t>
        </w:r>
      </w:ins>
      <w:ins w:id="40" w:author="Max Lindmark" w:date="2020-11-24T14:17:00Z">
        <w:r w:rsidR="004C4A6C">
          <w:rPr>
            <w:lang w:val="en-GB"/>
          </w:rPr>
          <w:t xml:space="preserve">different scaling relationships with size and temperature </w:t>
        </w:r>
        <w:r w:rsidR="0092334F">
          <w:rPr>
            <w:lang w:val="en-GB"/>
          </w:rPr>
          <w:t>within and across speci</w:t>
        </w:r>
      </w:ins>
      <w:ins w:id="41" w:author="Max Lindmark" w:date="2020-11-24T14:18:00Z">
        <w:r w:rsidR="0092334F">
          <w:rPr>
            <w:lang w:val="en-GB"/>
          </w:rPr>
          <w:t>es</w:t>
        </w:r>
      </w:ins>
      <w:commentRangeStart w:id="42"/>
      <w:r w:rsidR="00106D3C" w:rsidRPr="00361FEE">
        <w:rPr>
          <w:lang w:val="en-GB"/>
        </w:rPr>
        <w:t>.</w:t>
      </w:r>
      <w:commentRangeEnd w:id="42"/>
      <w:r w:rsidR="003740C3">
        <w:rPr>
          <w:rStyle w:val="CommentReference"/>
        </w:rPr>
        <w:commentReference w:id="42"/>
      </w:r>
      <w:del w:id="43" w:author="Max Lindmark" w:date="2020-12-01T15:03:00Z">
        <w:r w:rsidR="00106D3C" w:rsidRPr="00361FEE" w:rsidDel="004F48F6">
          <w:rPr>
            <w:lang w:val="en-GB"/>
          </w:rPr>
          <w:delText xml:space="preserve"> Overall</w:delText>
        </w:r>
        <w:r w:rsidR="00106D3C" w:rsidRPr="00361FEE" w:rsidDel="00E23509">
          <w:rPr>
            <w:lang w:val="en-GB"/>
          </w:rPr>
          <w:delText>,</w:delText>
        </w:r>
      </w:del>
      <w:r w:rsidR="00106D3C" w:rsidRPr="00361FEE">
        <w:rPr>
          <w:lang w:val="en-GB"/>
        </w:rPr>
        <w:t xml:space="preserve"> </w:t>
      </w:r>
      <w:del w:id="44" w:author="Max Lindmark" w:date="2020-12-01T15:03:00Z">
        <w:r w:rsidR="00B408EF" w:rsidRPr="00361FEE" w:rsidDel="00E23509">
          <w:rPr>
            <w:lang w:val="en-GB"/>
          </w:rPr>
          <w:delText xml:space="preserve">our study highlights </w:delText>
        </w:r>
        <w:r w:rsidR="00B437EA" w:rsidRPr="00361FEE" w:rsidDel="00E23509">
          <w:rPr>
            <w:lang w:val="en-GB"/>
          </w:rPr>
          <w:delText xml:space="preserve">the </w:delText>
        </w:r>
        <w:r w:rsidR="00B408EF" w:rsidRPr="00361FEE" w:rsidDel="00E23509">
          <w:rPr>
            <w:lang w:val="en-GB"/>
          </w:rPr>
          <w:delText xml:space="preserve">need to </w:delText>
        </w:r>
        <w:r w:rsidR="00023D73" w:rsidRPr="00361FEE" w:rsidDel="00E23509">
          <w:rPr>
            <w:lang w:val="en-GB"/>
          </w:rPr>
          <w:delText xml:space="preserve">investigate </w:delText>
        </w:r>
        <w:r w:rsidR="009C1F3D" w:rsidRPr="00361FEE" w:rsidDel="00E23509">
          <w:rPr>
            <w:lang w:val="en-GB"/>
          </w:rPr>
          <w:delText xml:space="preserve">intraspecific </w:delText>
        </w:r>
        <w:r w:rsidR="00023D73" w:rsidRPr="00361FEE" w:rsidDel="00E23509">
          <w:rPr>
            <w:lang w:val="en-GB"/>
          </w:rPr>
          <w:delText>relationsh</w:delText>
        </w:r>
        <w:r w:rsidR="00BD3874" w:rsidRPr="00361FEE" w:rsidDel="00E23509">
          <w:rPr>
            <w:lang w:val="en-GB"/>
          </w:rPr>
          <w:delText>ips</w:delText>
        </w:r>
        <w:r w:rsidR="009C1F3D" w:rsidRPr="00361FEE" w:rsidDel="00E23509">
          <w:rPr>
            <w:lang w:val="en-GB"/>
          </w:rPr>
          <w:delText xml:space="preserve"> as these deviate from interspecific </w:delText>
        </w:r>
        <w:r w:rsidR="00B437EA" w:rsidRPr="00361FEE" w:rsidDel="00E23509">
          <w:rPr>
            <w:lang w:val="en-GB"/>
          </w:rPr>
          <w:delText>patterns</w:delText>
        </w:r>
        <w:r w:rsidR="00E71585" w:rsidRPr="00361FEE" w:rsidDel="00E23509">
          <w:rPr>
            <w:lang w:val="en-GB"/>
          </w:rPr>
          <w:delText xml:space="preserve">, </w:delText>
        </w:r>
        <w:r w:rsidR="0007638F" w:rsidRPr="00361FEE" w:rsidDel="00E23509">
          <w:rPr>
            <w:lang w:val="en-GB"/>
          </w:rPr>
          <w:delText xml:space="preserve">and suggests a </w:delText>
        </w:r>
        <w:r w:rsidR="00F32239" w:rsidRPr="00361FEE" w:rsidDel="00E23509">
          <w:rPr>
            <w:lang w:val="en-GB"/>
          </w:rPr>
          <w:delText xml:space="preserve">simple </w:delText>
        </w:r>
        <w:r w:rsidR="0007638F" w:rsidRPr="00361FEE" w:rsidDel="00E23509">
          <w:rPr>
            <w:lang w:val="en-GB"/>
          </w:rPr>
          <w:delText>mechanism to explain</w:delText>
        </w:r>
        <w:r w:rsidR="0009528C" w:rsidRPr="00361FEE" w:rsidDel="00E23509">
          <w:rPr>
            <w:lang w:val="en-GB"/>
          </w:rPr>
          <w:delText xml:space="preserve"> </w:delText>
        </w:r>
        <w:r w:rsidR="006225B4" w:rsidRPr="00361FEE" w:rsidDel="00E23509">
          <w:rPr>
            <w:lang w:val="en-GB"/>
          </w:rPr>
          <w:delText xml:space="preserve">the </w:delText>
        </w:r>
        <w:r w:rsidR="00B56777" w:rsidRPr="00361FEE" w:rsidDel="00E23509">
          <w:rPr>
            <w:lang w:val="en-GB"/>
          </w:rPr>
          <w:delText xml:space="preserve">common pattern </w:delText>
        </w:r>
        <w:r w:rsidR="0007638F" w:rsidRPr="00361FEE" w:rsidDel="00E23509">
          <w:rPr>
            <w:lang w:val="en-GB"/>
          </w:rPr>
          <w:delText xml:space="preserve">that </w:delText>
        </w:r>
        <w:r w:rsidR="00B56777" w:rsidRPr="00361FEE" w:rsidDel="00E23509">
          <w:rPr>
            <w:lang w:val="en-GB"/>
          </w:rPr>
          <w:delText xml:space="preserve">large individuals </w:delText>
        </w:r>
        <w:r w:rsidR="0007638F" w:rsidRPr="00361FEE" w:rsidDel="00E23509">
          <w:rPr>
            <w:lang w:val="en-GB"/>
          </w:rPr>
          <w:delText xml:space="preserve">within </w:delText>
        </w:r>
        <w:r w:rsidR="00B56777" w:rsidRPr="00361FEE" w:rsidDel="00E23509">
          <w:rPr>
            <w:lang w:val="en-GB"/>
          </w:rPr>
          <w:delText>ectotherm</w:delText>
        </w:r>
        <w:r w:rsidR="0007638F" w:rsidRPr="00361FEE" w:rsidDel="00E23509">
          <w:rPr>
            <w:lang w:val="en-GB"/>
          </w:rPr>
          <w:delText>ic</w:delText>
        </w:r>
        <w:r w:rsidR="00B56777" w:rsidRPr="00361FEE" w:rsidDel="00E23509">
          <w:rPr>
            <w:lang w:val="en-GB"/>
          </w:rPr>
          <w:delText xml:space="preserve"> species </w:delText>
        </w:r>
        <w:r w:rsidR="0007638F" w:rsidRPr="00361FEE" w:rsidDel="00E23509">
          <w:rPr>
            <w:lang w:val="en-GB"/>
          </w:rPr>
          <w:delText>are the first to experience reduced</w:delText>
        </w:r>
        <w:r w:rsidR="00B56777" w:rsidRPr="00361FEE" w:rsidDel="00E23509">
          <w:rPr>
            <w:lang w:val="en-GB"/>
          </w:rPr>
          <w:delText xml:space="preserve"> growth </w:delText>
        </w:r>
        <w:r w:rsidR="0007638F" w:rsidRPr="00361FEE" w:rsidDel="00E23509">
          <w:rPr>
            <w:lang w:val="en-GB"/>
          </w:rPr>
          <w:delText>with increasing temperatures</w:delText>
        </w:r>
        <w:r w:rsidR="00B56777" w:rsidRPr="00361FEE" w:rsidDel="00E23509">
          <w:rPr>
            <w:lang w:val="en-GB"/>
          </w:rPr>
          <w:delText>.</w:delText>
        </w:r>
      </w:del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E86038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6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7"/>
      <w:headerReference w:type="first" r:id="rId18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ax Lindmark" w:date="2020-10-23T15:49:00Z" w:initials="ML">
    <w:p w14:paraId="58DA45C4" w14:textId="2EC96021" w:rsidR="005C45E4" w:rsidRPr="003740C3" w:rsidRDefault="00CE7404">
      <w:pPr>
        <w:pStyle w:val="CommentText"/>
        <w:rPr>
          <w:rStyle w:val="CommentReference"/>
          <w:lang w:val="en-GB"/>
        </w:rPr>
      </w:pPr>
      <w:r>
        <w:rPr>
          <w:rStyle w:val="CommentReference"/>
        </w:rPr>
        <w:annotationRef/>
      </w:r>
      <w:r w:rsidR="00AB6868" w:rsidRPr="003740C3">
        <w:rPr>
          <w:rStyle w:val="CommentReference"/>
          <w:lang w:val="en-GB"/>
        </w:rPr>
        <w:t xml:space="preserve">My </w:t>
      </w:r>
      <w:r w:rsidR="00957D62" w:rsidRPr="003740C3">
        <w:rPr>
          <w:rStyle w:val="CommentReference"/>
          <w:lang w:val="en-GB"/>
        </w:rPr>
        <w:t>choice</w:t>
      </w:r>
      <w:r w:rsidR="00AB6868" w:rsidRPr="003740C3">
        <w:rPr>
          <w:rStyle w:val="CommentReference"/>
          <w:lang w:val="en-GB"/>
        </w:rPr>
        <w:t xml:space="preserve"> is in bold… </w:t>
      </w:r>
    </w:p>
    <w:p w14:paraId="07AA4D5C" w14:textId="2C411BF5" w:rsidR="005C45E4" w:rsidRPr="003740C3" w:rsidRDefault="005C45E4">
      <w:pPr>
        <w:pStyle w:val="CommentText"/>
        <w:rPr>
          <w:sz w:val="16"/>
          <w:szCs w:val="16"/>
          <w:lang w:val="en-GB"/>
        </w:rPr>
      </w:pPr>
    </w:p>
  </w:comment>
  <w:comment w:id="1" w:author="Jan Ohlberger" w:date="2020-11-09T14:40:00Z" w:initials="Ca">
    <w:p w14:paraId="48B36025" w14:textId="56576C38" w:rsidR="005C45E4" w:rsidRPr="003740C3" w:rsidRDefault="005C45E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proofErr w:type="gramStart"/>
      <w:r w:rsidR="007C0F56" w:rsidRPr="003740C3">
        <w:rPr>
          <w:lang w:val="en-GB"/>
        </w:rPr>
        <w:t>A</w:t>
      </w:r>
      <w:r w:rsidRPr="003740C3">
        <w:rPr>
          <w:lang w:val="en-GB"/>
        </w:rPr>
        <w:t>lso</w:t>
      </w:r>
      <w:proofErr w:type="gramEnd"/>
      <w:r w:rsidRPr="003740C3">
        <w:rPr>
          <w:lang w:val="en-GB"/>
        </w:rPr>
        <w:t xml:space="preserve"> good: </w:t>
      </w:r>
      <w:r w:rsidR="00D01B0B" w:rsidRPr="003740C3">
        <w:rPr>
          <w:lang w:val="en-GB"/>
        </w:rPr>
        <w:t>Craig White</w:t>
      </w:r>
      <w:r w:rsidR="003B2EFC" w:rsidRPr="003740C3">
        <w:rPr>
          <w:lang w:val="en-GB"/>
        </w:rPr>
        <w:t xml:space="preserve"> and</w:t>
      </w:r>
      <w:r w:rsidR="007C0F56" w:rsidRPr="003740C3">
        <w:rPr>
          <w:lang w:val="en-GB"/>
        </w:rPr>
        <w:t xml:space="preserve"> </w:t>
      </w:r>
      <w:r w:rsidRPr="003740C3">
        <w:rPr>
          <w:lang w:val="en-GB"/>
        </w:rPr>
        <w:t>Ray Huey</w:t>
      </w:r>
    </w:p>
  </w:comment>
  <w:comment w:id="5" w:author="Jan Ohlberger" w:date="2020-11-09T14:42:00Z" w:initials="Ca">
    <w:p w14:paraId="761612B5" w14:textId="1694ED27" w:rsidR="00866484" w:rsidRPr="003740C3" w:rsidRDefault="0086648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6A7729" w:rsidRPr="003740C3">
        <w:rPr>
          <w:lang w:val="en-GB"/>
        </w:rPr>
        <w:t xml:space="preserve">That’s not perfectly </w:t>
      </w:r>
      <w:proofErr w:type="gramStart"/>
      <w:r w:rsidR="006A7729" w:rsidRPr="003740C3">
        <w:rPr>
          <w:lang w:val="en-GB"/>
        </w:rPr>
        <w:t>clear</w:t>
      </w:r>
      <w:proofErr w:type="gramEnd"/>
      <w:r w:rsidR="006A7729" w:rsidRPr="003740C3">
        <w:rPr>
          <w:lang w:val="en-GB"/>
        </w:rPr>
        <w:t xml:space="preserve"> I think. What do we want to say - that relationships within species may be distinct from those derived across species, right? I’d either write something along those lines or say that these individual-level processes </w:t>
      </w:r>
      <w:r w:rsidRPr="003740C3">
        <w:rPr>
          <w:lang w:val="en-GB"/>
        </w:rPr>
        <w:t xml:space="preserve">may </w:t>
      </w:r>
      <w:r w:rsidR="006A7729" w:rsidRPr="003740C3">
        <w:rPr>
          <w:lang w:val="en-GB"/>
        </w:rPr>
        <w:t>best represented by species-specific relationships…</w:t>
      </w:r>
    </w:p>
  </w:comment>
  <w:comment w:id="6" w:author="Max Lindmark" w:date="2020-11-24T14:00:00Z" w:initials="ML">
    <w:p w14:paraId="002DAA52" w14:textId="753BF734" w:rsidR="00925BEE" w:rsidRPr="006D1815" w:rsidRDefault="00925BEE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6D1815">
        <w:rPr>
          <w:lang w:val="en-US"/>
        </w:rPr>
        <w:t>Does this work?</w:t>
      </w:r>
      <w:r w:rsidR="006D1815" w:rsidRPr="006D1815">
        <w:rPr>
          <w:lang w:val="en-US"/>
        </w:rPr>
        <w:t xml:space="preserve"> Not sure speci</w:t>
      </w:r>
      <w:r w:rsidR="006D1815">
        <w:rPr>
          <w:lang w:val="en-US"/>
        </w:rPr>
        <w:t>es-specific is the best wording since we want to push for average intraspecific relationships</w:t>
      </w:r>
    </w:p>
  </w:comment>
  <w:comment w:id="11" w:author="Jan Ohlberger" w:date="2020-11-09T14:47:00Z" w:initials="Ca">
    <w:p w14:paraId="297E4ED4" w14:textId="46DA1A47" w:rsidR="00D01B0B" w:rsidRPr="003740C3" w:rsidRDefault="00D01B0B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D35C69" w:rsidRPr="003740C3">
        <w:rPr>
          <w:lang w:val="en-GB"/>
        </w:rPr>
        <w:t xml:space="preserve">Not sure </w:t>
      </w:r>
      <w:proofErr w:type="spellStart"/>
      <w:r w:rsidR="0015603C" w:rsidRPr="003740C3">
        <w:rPr>
          <w:lang w:val="en-GB"/>
        </w:rPr>
        <w:t>its</w:t>
      </w:r>
      <w:proofErr w:type="spellEnd"/>
      <w:r w:rsidR="0015603C" w:rsidRPr="003740C3">
        <w:rPr>
          <w:lang w:val="en-GB"/>
        </w:rPr>
        <w:t xml:space="preserve"> particularly easy to understand, and I think </w:t>
      </w:r>
      <w:r w:rsidR="00D35C69" w:rsidRPr="003740C3">
        <w:rPr>
          <w:lang w:val="en-GB"/>
        </w:rPr>
        <w:t>this last sentence is</w:t>
      </w:r>
      <w:r w:rsidR="0015603C" w:rsidRPr="003740C3">
        <w:rPr>
          <w:lang w:val="en-GB"/>
        </w:rPr>
        <w:t xml:space="preserve"> not</w:t>
      </w:r>
      <w:r w:rsidR="00D35C69" w:rsidRPr="003740C3">
        <w:rPr>
          <w:lang w:val="en-GB"/>
        </w:rPr>
        <w:t xml:space="preserve"> needed</w:t>
      </w:r>
      <w:r w:rsidR="0015603C" w:rsidRPr="003740C3">
        <w:rPr>
          <w:lang w:val="en-GB"/>
        </w:rPr>
        <w:t xml:space="preserve"> – the previous in connection with the following paragraph cover that.</w:t>
      </w:r>
    </w:p>
  </w:comment>
  <w:comment w:id="12" w:author="Max Lindmark" w:date="2020-11-24T14:01:00Z" w:initials="ML">
    <w:p w14:paraId="40D05A89" w14:textId="0E471853" w:rsidR="00282B8F" w:rsidRPr="00282B8F" w:rsidRDefault="00282B8F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282B8F">
        <w:rPr>
          <w:lang w:val="en-US"/>
        </w:rPr>
        <w:t>Maybe we can kee</w:t>
      </w:r>
      <w:r>
        <w:rPr>
          <w:lang w:val="en-US"/>
        </w:rPr>
        <w:t>p the first hal</w:t>
      </w:r>
      <w:r w:rsidR="00F511B4">
        <w:rPr>
          <w:lang w:val="en-US"/>
        </w:rPr>
        <w:t>f</w:t>
      </w:r>
      <w:r w:rsidR="00392CED">
        <w:rPr>
          <w:lang w:val="en-US"/>
        </w:rPr>
        <w:t>, like this</w:t>
      </w:r>
      <w:r w:rsidR="00F511B4">
        <w:rPr>
          <w:lang w:val="en-US"/>
        </w:rPr>
        <w:t>?</w:t>
      </w:r>
    </w:p>
  </w:comment>
  <w:comment w:id="16" w:author="Max Lindmark" w:date="2020-11-24T14:09:00Z" w:initials="ML">
    <w:p w14:paraId="01604532" w14:textId="29A562A4" w:rsidR="001F0348" w:rsidRPr="001F0348" w:rsidRDefault="001F0348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1F0348">
        <w:rPr>
          <w:lang w:val="en-US"/>
        </w:rPr>
        <w:t xml:space="preserve">To not make it sound like we </w:t>
      </w:r>
      <w:r>
        <w:rPr>
          <w:lang w:val="en-US"/>
        </w:rPr>
        <w:t>came up with that prediction (was Morita et al 2010 Oikos)</w:t>
      </w:r>
    </w:p>
  </w:comment>
  <w:comment w:id="42" w:author="Anna Gårdmark" w:date="2020-11-23T16:22:00Z" w:initials="AG">
    <w:p w14:paraId="16836B7B" w14:textId="706AEBB4" w:rsidR="003740C3" w:rsidRPr="003740C3" w:rsidRDefault="003740C3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Pr="003740C3">
        <w:rPr>
          <w:lang w:val="en-GB"/>
        </w:rPr>
        <w:t>an implication of this is needed he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7AA4D5C" w15:done="0"/>
  <w15:commentEx w15:paraId="48B36025" w15:paraIdParent="07AA4D5C" w15:done="0"/>
  <w15:commentEx w15:paraId="761612B5" w15:done="0"/>
  <w15:commentEx w15:paraId="002DAA52" w15:paraIdParent="761612B5" w15:done="0"/>
  <w15:commentEx w15:paraId="297E4ED4" w15:done="0"/>
  <w15:commentEx w15:paraId="40D05A89" w15:paraIdParent="297E4ED4" w15:done="0"/>
  <w15:commentEx w15:paraId="01604532" w15:done="0"/>
  <w15:commentEx w15:paraId="16836B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A1A" w16cex:dateUtc="2020-10-23T13:49:00Z"/>
  <w16cex:commentExtensible w16cex:durableId="23679078" w16cex:dateUtc="2020-11-24T13:00:00Z"/>
  <w16cex:commentExtensible w16cex:durableId="236790C1" w16cex:dateUtc="2020-11-24T13:01:00Z"/>
  <w16cex:commentExtensible w16cex:durableId="236792AE" w16cex:dateUtc="2020-11-24T13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7AA4D5C" w16cid:durableId="233D7A1A"/>
  <w16cid:commentId w16cid:paraId="48B36025" w16cid:durableId="2353D348"/>
  <w16cid:commentId w16cid:paraId="761612B5" w16cid:durableId="2353D3E2"/>
  <w16cid:commentId w16cid:paraId="002DAA52" w16cid:durableId="23679078"/>
  <w16cid:commentId w16cid:paraId="297E4ED4" w16cid:durableId="2353D505"/>
  <w16cid:commentId w16cid:paraId="40D05A89" w16cid:durableId="236790C1"/>
  <w16cid:commentId w16cid:paraId="01604532" w16cid:durableId="236792AE"/>
  <w16cid:commentId w16cid:paraId="16836B7B" w16cid:durableId="23678ED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29CED95" w14:textId="77777777" w:rsidR="00E86038" w:rsidRDefault="00E86038" w:rsidP="00B65B3A">
      <w:r>
        <w:separator/>
      </w:r>
    </w:p>
    <w:p w14:paraId="79533548" w14:textId="77777777" w:rsidR="00E86038" w:rsidRDefault="00E86038"/>
  </w:endnote>
  <w:endnote w:type="continuationSeparator" w:id="0">
    <w:p w14:paraId="35BABF8C" w14:textId="77777777" w:rsidR="00E86038" w:rsidRDefault="00E86038" w:rsidP="00B65B3A">
      <w:r>
        <w:continuationSeparator/>
      </w:r>
    </w:p>
    <w:p w14:paraId="58532E55" w14:textId="77777777" w:rsidR="00E86038" w:rsidRDefault="00E8603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FB1624E" w14:textId="77777777" w:rsidR="00E86038" w:rsidRDefault="00E86038" w:rsidP="00B65B3A">
      <w:r>
        <w:separator/>
      </w:r>
    </w:p>
  </w:footnote>
  <w:footnote w:type="continuationSeparator" w:id="0">
    <w:p w14:paraId="73075FCF" w14:textId="77777777" w:rsidR="00E86038" w:rsidRDefault="00E86038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x Lindmark">
    <w15:presenceInfo w15:providerId="AD" w15:userId="S::max.lindmark@slu.se::74a91d58-1def-4e6c-a200-e80e4af38c20"/>
  </w15:person>
  <w15:person w15:author="Jan Ohlberger">
    <w15:presenceInfo w15:providerId="None" w15:userId="Jan Ohlberger"/>
  </w15:person>
  <w15:person w15:author="Anna Gårdmark">
    <w15:presenceInfo w15:providerId="AD" w15:userId="S-1-5-21-1060284298-1343024091-682003330-1007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D26E4"/>
    <w:rsid w:val="002D2D52"/>
    <w:rsid w:val="002D78FD"/>
    <w:rsid w:val="002E0394"/>
    <w:rsid w:val="002E093A"/>
    <w:rsid w:val="002E0B2B"/>
    <w:rsid w:val="002E1BAF"/>
    <w:rsid w:val="002E1D8F"/>
    <w:rsid w:val="002E4C05"/>
    <w:rsid w:val="002E6AE3"/>
    <w:rsid w:val="002F073A"/>
    <w:rsid w:val="002F2DD4"/>
    <w:rsid w:val="002F4DEE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F8A"/>
    <w:rsid w:val="00361FEE"/>
    <w:rsid w:val="00364519"/>
    <w:rsid w:val="003646BC"/>
    <w:rsid w:val="00364A6C"/>
    <w:rsid w:val="00365730"/>
    <w:rsid w:val="00373994"/>
    <w:rsid w:val="003740C3"/>
    <w:rsid w:val="003740CF"/>
    <w:rsid w:val="00374FB6"/>
    <w:rsid w:val="00384C8B"/>
    <w:rsid w:val="0038662C"/>
    <w:rsid w:val="00391FA5"/>
    <w:rsid w:val="00392CED"/>
    <w:rsid w:val="00393D8A"/>
    <w:rsid w:val="0039604C"/>
    <w:rsid w:val="003979A7"/>
    <w:rsid w:val="003A2C71"/>
    <w:rsid w:val="003A3450"/>
    <w:rsid w:val="003A5A85"/>
    <w:rsid w:val="003A6470"/>
    <w:rsid w:val="003A74AC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604"/>
    <w:rsid w:val="005D7AAF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776A"/>
    <w:rsid w:val="009014C1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6868"/>
    <w:rsid w:val="00AB7110"/>
    <w:rsid w:val="00AC0BC2"/>
    <w:rsid w:val="00AC124D"/>
    <w:rsid w:val="00AC2E20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7176"/>
    <w:rsid w:val="00C10CB4"/>
    <w:rsid w:val="00C147F7"/>
    <w:rsid w:val="00C2015D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11BD3"/>
    <w:rsid w:val="00E13FA0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18BF"/>
    <w:pPr>
      <w:spacing w:after="0" w:line="240" w:lineRule="auto"/>
    </w:pPr>
    <w:rPr>
      <w:rFonts w:ascii="Times New Roman" w:hAnsi="Times New Roman" w:cs="Times New Roman"/>
      <w:sz w:val="24"/>
      <w:szCs w:val="24"/>
      <w:lang w:val="en-SE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00C55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000C55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000C55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DC18BF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DC18BF"/>
  </w:style>
  <w:style w:type="character" w:customStyle="1" w:styleId="Heading1Char">
    <w:name w:val="Heading 1 Char"/>
    <w:basedOn w:val="DefaultParagraphFont"/>
    <w:link w:val="Heading1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00C55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max.lindmark@slu.se" TargetMode="Externa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microsoft.com/office/2018/08/relationships/commentsExtensible" Target="commentsExtensible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14356124-418A-41A3-802E-908491C7C3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2</Pages>
  <Words>802</Words>
  <Characters>4575</Characters>
  <Application>Microsoft Office Word</Application>
  <DocSecurity>0</DocSecurity>
  <Lines>38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167</cp:revision>
  <cp:lastPrinted>2018-05-22T13:29:00Z</cp:lastPrinted>
  <dcterms:created xsi:type="dcterms:W3CDTF">2020-11-09T22:31:00Z</dcterms:created>
  <dcterms:modified xsi:type="dcterms:W3CDTF">2020-12-01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